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6DECC9C4"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w:t>
      </w:r>
      <w:r w:rsidR="003E12C0">
        <w:rPr>
          <w:rFonts w:ascii="Times New Roman" w:hAnsi="Times New Roman" w:cs="Times New Roman"/>
        </w:rPr>
        <w:t>to psychological</w:t>
      </w:r>
      <w:r>
        <w:rPr>
          <w:rFonts w:ascii="Times New Roman" w:hAnsi="Times New Roman" w:cs="Times New Roman"/>
        </w:rPr>
        <w:t xml:space="preserve"> distress </w:t>
      </w:r>
      <w:r w:rsidR="002F3D6E">
        <w:rPr>
          <w:rFonts w:ascii="Times New Roman" w:hAnsi="Times New Roman" w:cs="Times New Roman"/>
        </w:rPr>
        <w:t>from</w:t>
      </w:r>
      <w:r>
        <w:rPr>
          <w:rFonts w:ascii="Times New Roman" w:hAnsi="Times New Roman" w:cs="Times New Roman"/>
        </w:rPr>
        <w:t xml:space="preserve"> the diagnosis itself, financial toxicity </w:t>
      </w:r>
      <w:r w:rsidR="00EB6298">
        <w:rPr>
          <w:rFonts w:ascii="Times New Roman" w:hAnsi="Times New Roman" w:cs="Times New Roman"/>
        </w:rPr>
        <w:t xml:space="preserve">and </w:t>
      </w:r>
      <w:r w:rsidR="0086322C">
        <w:rPr>
          <w:rFonts w:ascii="Times New Roman" w:hAnsi="Times New Roman" w:cs="Times New Roman"/>
        </w:rPr>
        <w:t>the</w:t>
      </w:r>
      <w:r w:rsidR="00EB6298">
        <w:rPr>
          <w:rFonts w:ascii="Times New Roman" w:hAnsi="Times New Roman" w:cs="Times New Roman"/>
        </w:rPr>
        <w:t xml:space="preserve"> </w:t>
      </w:r>
      <w:r w:rsidR="006E1B8D">
        <w:rPr>
          <w:rFonts w:ascii="Times New Roman" w:hAnsi="Times New Roman" w:cs="Times New Roman"/>
        </w:rPr>
        <w:t>accompanying</w:t>
      </w:r>
      <w:r w:rsidR="00EB6298">
        <w:rPr>
          <w:rFonts w:ascii="Times New Roman" w:hAnsi="Times New Roman" w:cs="Times New Roman"/>
        </w:rPr>
        <w:t xml:space="preserve"> distress </w:t>
      </w:r>
      <w:r w:rsidR="0086322C">
        <w:rPr>
          <w:rFonts w:ascii="Times New Roman" w:hAnsi="Times New Roman" w:cs="Times New Roman"/>
        </w:rPr>
        <w:t xml:space="preserve">that follows </w:t>
      </w:r>
      <w:r>
        <w:rPr>
          <w:rFonts w:ascii="Times New Roman" w:hAnsi="Times New Roman" w:cs="Times New Roman"/>
        </w:rPr>
        <w:t xml:space="preserve">can emerge for many cancer survivors as a result of exorbitant </w:t>
      </w:r>
      <w:r w:rsidR="003E12C0">
        <w:rPr>
          <w:rFonts w:ascii="Times New Roman" w:hAnsi="Times New Roman" w:cs="Times New Roman"/>
        </w:rPr>
        <w:t>treatment, prescription</w:t>
      </w:r>
      <w:r w:rsidR="00004653">
        <w:rPr>
          <w:rFonts w:ascii="Times New Roman" w:hAnsi="Times New Roman" w:cs="Times New Roman"/>
        </w:rPr>
        <w:t xml:space="preserve">, </w:t>
      </w:r>
      <w:r w:rsidR="00F40A41">
        <w:rPr>
          <w:rFonts w:ascii="Times New Roman" w:hAnsi="Times New Roman" w:cs="Times New Roman"/>
        </w:rPr>
        <w:t>and</w:t>
      </w:r>
      <w:r>
        <w:rPr>
          <w:rFonts w:ascii="Times New Roman" w:hAnsi="Times New Roman" w:cs="Times New Roman"/>
        </w:rPr>
        <w:t xml:space="preserve"> indirect costs</w:t>
      </w:r>
      <w:r w:rsidR="0086322C">
        <w:rPr>
          <w:rFonts w:ascii="Times New Roman" w:hAnsi="Times New Roman" w:cs="Times New Roman"/>
        </w:rPr>
        <w:t xml:space="preserve"> (e.g., lost income due to cancer-related job loss or disability)</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defined individuals with a history of cancer—</w:t>
      </w:r>
      <w:r w:rsidR="006E1B8D">
        <w:rPr>
          <w:rFonts w:ascii="Times New Roman" w:hAnsi="Times New Roman" w:cs="Times New Roman"/>
        </w:rPr>
        <w:t>, 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as to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8EF4B6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w:t>
      </w:r>
      <w:r w:rsidR="003E12C0">
        <w:rPr>
          <w:rFonts w:ascii="Times New Roman" w:hAnsi="Times New Roman" w:cs="Times New Roman"/>
        </w:rPr>
        <w:t>s</w:t>
      </w:r>
      <w:r w:rsidR="006E1B8D">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w:t>
      </w:r>
      <w:r w:rsidR="0086322C">
        <w:rPr>
          <w:rFonts w:ascii="Times New Roman" w:hAnsi="Times New Roman" w:cs="Times New Roman"/>
        </w:rPr>
        <w:t>, including instances of cancer survivors facing difficult decisions between choosing medical care or nutritious foods</w:t>
      </w:r>
      <w:r w:rsidR="00F446B3">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3778B41F"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w:t>
      </w:r>
      <w:r w:rsidR="00B06D8D">
        <w:rPr>
          <w:rFonts w:ascii="Times New Roman" w:hAnsi="Times New Roman" w:cs="Times New Roman"/>
        </w:rPr>
        <w:t xml:space="preserve"> and </w:t>
      </w:r>
      <w:r w:rsidR="002F3D6E">
        <w:rPr>
          <w:rFonts w:ascii="Times New Roman" w:hAnsi="Times New Roman" w:cs="Times New Roman"/>
        </w:rPr>
        <w:t xml:space="preserve">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w:t>
      </w:r>
      <w:r w:rsidR="00216026">
        <w:rPr>
          <w:rFonts w:ascii="Times New Roman" w:hAnsi="Times New Roman" w:cs="Times New Roman"/>
        </w:rPr>
        <w:t>e</w:t>
      </w:r>
      <w:r w:rsidR="0088431B">
        <w:rPr>
          <w:rFonts w:ascii="Times New Roman" w:hAnsi="Times New Roman" w:cs="Times New Roman"/>
        </w:rPr>
        <w:t xml:space="preserve">merged </w:t>
      </w:r>
      <w:r w:rsidR="00216026">
        <w:rPr>
          <w:rFonts w:ascii="Times New Roman" w:hAnsi="Times New Roman" w:cs="Times New Roman"/>
        </w:rPr>
        <w:t>that emphasized</w:t>
      </w:r>
      <w:r w:rsidR="0088431B">
        <w:rPr>
          <w:rFonts w:ascii="Times New Roman" w:hAnsi="Times New Roman" w:cs="Times New Roman"/>
        </w:rPr>
        <w:t xml:space="preserve"> healthful dietary components such as fruits, vegetables, and whole grains, </w:t>
      </w:r>
      <w:r w:rsidR="00216026">
        <w:rPr>
          <w:rFonts w:ascii="Times New Roman" w:hAnsi="Times New Roman" w:cs="Times New Roman"/>
        </w:rPr>
        <w:t xml:space="preserve">and which </w:t>
      </w:r>
      <w:r w:rsidR="0088431B">
        <w:rPr>
          <w:rFonts w:ascii="Times New Roman" w:hAnsi="Times New Roman" w:cs="Times New Roman"/>
        </w:rPr>
        <w:t>was inversely associated with food insecurity in the same population.</w:t>
      </w:r>
      <w:r w:rsidR="00AC615E">
        <w:rPr>
          <w:rFonts w:ascii="Times New Roman" w:hAnsi="Times New Roman" w:cs="Times New Roman"/>
        </w:rPr>
        <w:t xml:space="preserve"> The question of whether these dietary patterns impact </w:t>
      </w:r>
      <w:r w:rsidR="00004653">
        <w:rPr>
          <w:rFonts w:ascii="Times New Roman" w:hAnsi="Times New Roman" w:cs="Times New Roman"/>
        </w:rPr>
        <w:t>clinically meaningful</w:t>
      </w:r>
      <w:r w:rsidR="00AC615E">
        <w:rPr>
          <w:rFonts w:ascii="Times New Roman" w:hAnsi="Times New Roman" w:cs="Times New Roman"/>
        </w:rPr>
        <w:t xml:space="preserve"> outcomes for cancer survivors was left open-ended. </w:t>
      </w:r>
      <w:r>
        <w:rPr>
          <w:rFonts w:ascii="Times New Roman" w:hAnsi="Times New Roman" w:cs="Times New Roman"/>
        </w:rPr>
        <w:t xml:space="preserve">                                                                                </w:t>
      </w:r>
    </w:p>
    <w:p w14:paraId="7D20371D" w14:textId="2ECB4F11"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 xml:space="preserve">at least one </w:t>
      </w:r>
      <w:r w:rsidR="00004653">
        <w:rPr>
          <w:rFonts w:ascii="Times New Roman" w:hAnsi="Times New Roman" w:cs="Times New Roman"/>
        </w:rPr>
        <w:t>potential</w:t>
      </w:r>
      <w:r w:rsidR="007F22D1">
        <w:rPr>
          <w:rFonts w:ascii="Times New Roman" w:hAnsi="Times New Roman" w:cs="Times New Roman"/>
        </w:rPr>
        <w:t xml:space="preserve"> driving factor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w:t>
      </w:r>
      <w:r w:rsidR="00004653">
        <w:rPr>
          <w:rFonts w:ascii="Times New Roman" w:hAnsi="Times New Roman" w:cs="Times New Roman"/>
        </w:rPr>
        <w:t xml:space="preserve"> </w:t>
      </w:r>
      <w:r w:rsidR="00435935" w:rsidRPr="00435935">
        <w:rPr>
          <w:rFonts w:ascii="Times New Roman" w:hAnsi="Times New Roman" w:cs="Times New Roman"/>
        </w:rPr>
        <w:t>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1B26F16"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55C8E30"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food 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food in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commentRangeStart w:id="0"/>
      <w:commentRangeStart w:id="1"/>
      <w:r w:rsidR="00A14902">
        <w:rPr>
          <w:rFonts w:ascii="Times New Roman" w:hAnsi="Times New Roman" w:cs="Times New Roman"/>
        </w:rPr>
        <w:t>food secure</w:t>
      </w:r>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w:t>
      </w:r>
      <w:r w:rsidR="00334684">
        <w:rPr>
          <w:rFonts w:ascii="Times New Roman" w:hAnsi="Times New Roman" w:cs="Times New Roman"/>
        </w:rPr>
        <w:lastRenderedPageBreak/>
        <w:t xml:space="preserve">Cancer status was ascertained via self-reported cancer history on the Medical Conditions Questionnaire (MCQ). </w:t>
      </w:r>
      <w:r w:rsidR="00221EC2">
        <w:rPr>
          <w:rFonts w:ascii="Times New Roman" w:hAnsi="Times New Roman" w:cs="Times New Roman"/>
        </w:rPr>
        <w:t xml:space="preserve">We note that individuals with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D90248">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D90248">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5640262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FPED) and </w:t>
      </w:r>
      <w:r w:rsidR="00E06C48" w:rsidRPr="00E06C48">
        <w:rPr>
          <w:rFonts w:ascii="Times New Roman" w:hAnsi="Times New Roman" w:cs="Times New Roman"/>
        </w:rPr>
        <w:lastRenderedPageBreak/>
        <w:t>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t>
      </w:r>
      <w:commentRangeStart w:id="2"/>
      <w:r w:rsidR="00120671">
        <w:rPr>
          <w:rFonts w:ascii="Times New Roman" w:hAnsi="Times New Roman" w:cs="Times New Roman"/>
        </w:rPr>
        <w:t xml:space="preserve">discussed </w:t>
      </w:r>
      <w:commentRangeEnd w:id="2"/>
      <w:r w:rsidR="00004653">
        <w:rPr>
          <w:rStyle w:val="CommentReference"/>
        </w:rPr>
        <w:commentReference w:id="2"/>
      </w:r>
      <w:r w:rsidR="00120671">
        <w:rPr>
          <w:rFonts w:ascii="Times New Roman" w:hAnsi="Times New Roman" w:cs="Times New Roman"/>
        </w:rPr>
        <w:t xml:space="preserve">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1D29A6C"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 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7F53D27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 xml:space="preserve">covered by </w:t>
      </w:r>
      <w:r w:rsidRPr="000143D6">
        <w:rPr>
          <w:rFonts w:ascii="Times New Roman" w:hAnsi="Times New Roman" w:cs="Times New Roman"/>
          <w:i/>
          <w:iCs/>
        </w:rPr>
        <w:lastRenderedPageBreak/>
        <w:t>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as computed as the difference between current age at the time of the survey and </w:t>
      </w:r>
      <w:r w:rsidR="005E0A90">
        <w:rPr>
          <w:rFonts w:ascii="Times New Roman" w:hAnsi="Times New Roman" w:cs="Times New Roman"/>
        </w:rPr>
        <w:t>participant</w:t>
      </w:r>
      <w:r w:rsidR="00051DA0">
        <w:rPr>
          <w:rFonts w:ascii="Times New Roman" w:hAnsi="Times New Roman" w:cs="Times New Roman"/>
        </w:rPr>
        <w:t xml:space="preserve"> age at their</w:t>
      </w:r>
      <w:r w:rsidR="000C32C1">
        <w:rPr>
          <w:rFonts w:ascii="Times New Roman" w:hAnsi="Times New Roman" w:cs="Times New Roman"/>
        </w:rPr>
        <w:t xml:space="preserve"> first </w:t>
      </w:r>
      <w:r w:rsidR="00567D55">
        <w:rPr>
          <w:rFonts w:ascii="Times New Roman" w:hAnsi="Times New Roman" w:cs="Times New Roman"/>
        </w:rPr>
        <w:t xml:space="preserve">cancer </w:t>
      </w:r>
      <w:r w:rsidR="000C32C1">
        <w:rPr>
          <w:rFonts w:ascii="Times New Roman" w:hAnsi="Times New Roman" w:cs="Times New Roman"/>
        </w:rPr>
        <w:t>diagnosis</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7603B313"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4EACA47D" w14:textId="77777777"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77777777"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77777777"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5FF79FD0" w14:textId="77777777" w:rsidR="00F5018F" w:rsidRPr="00CC62D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39BAD943" w14:textId="77777777"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9E0F74E"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Pr>
          <w:rFonts w:ascii="Times New Roman" w:eastAsiaTheme="minorEastAsia" w:hAnsi="Times New Roman" w:cs="Times New Roman"/>
        </w:rPr>
        <w:t xml:space="preserve"> = 4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 xml:space="preserve">subject’s membership in one of the quintiles of the diet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3"/>
      <w:r>
        <w:rPr>
          <w:rFonts w:ascii="Times New Roman" w:eastAsiaTheme="minorEastAsia" w:hAnsi="Times New Roman" w:cs="Times New Roman"/>
        </w:rPr>
        <w:t xml:space="preserve"> </w:t>
      </w:r>
      <m:oMath>
        <m:r>
          <w:rPr>
            <w:rFonts w:ascii="Cambria Math" w:eastAsiaTheme="minorEastAsia" w:hAnsi="Cambria Math" w:cs="Times New Roman"/>
          </w:rPr>
          <m:t>M=6</m:t>
        </m:r>
      </m:oMath>
      <w:r>
        <w:rPr>
          <w:rFonts w:ascii="Times New Roman" w:eastAsiaTheme="minorEastAsia" w:hAnsi="Times New Roman" w:cs="Times New Roman"/>
        </w:rPr>
        <w:t xml:space="preserve"> </w:t>
      </w:r>
      <w:commentRangeEnd w:id="3"/>
      <w:r>
        <w:rPr>
          <w:rStyle w:val="CommentReference"/>
        </w:rPr>
        <w:commentReference w:id="3"/>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a natural cubic spline. Models fit using equation 4 used four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We fit Cox proportional hazards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food insecur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4"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4"/>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w:t>
      </w:r>
      <w:commentRangeStart w:id="5"/>
      <w:r w:rsidR="00567D55">
        <w:rPr>
          <w:rFonts w:ascii="Times New Roman" w:hAnsi="Times New Roman" w:cs="Times New Roman"/>
        </w:rPr>
        <w:t>literature</w:t>
      </w:r>
      <w:commentRangeEnd w:id="5"/>
      <w:r w:rsidR="00567D55">
        <w:rPr>
          <w:rStyle w:val="CommentReference"/>
        </w:rPr>
        <w:commentReference w:id="5"/>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6"/>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proofErr w:type="spellStart"/>
      <w:r w:rsidR="005E0A90">
        <w:rPr>
          <w:rFonts w:ascii="Times New Roman" w:hAnsi="Times New Roman" w:cs="Times New Roman"/>
        </w:rPr>
        <w:t>participats</w:t>
      </w:r>
      <w:proofErr w:type="spellEnd"/>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6"/>
      <w:r w:rsidR="005538C5">
        <w:rPr>
          <w:rStyle w:val="CommentReference"/>
        </w:rPr>
        <w:commentReference w:id="6"/>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 xml:space="preserve">can be associated with physical disability and functional </w:t>
      </w:r>
      <w:r w:rsidR="00567D55">
        <w:rPr>
          <w:rFonts w:ascii="Times New Roman" w:hAnsi="Times New Roman" w:cs="Times New Roman"/>
        </w:rPr>
        <w:t>deficit,</w:t>
      </w:r>
      <w:r w:rsidR="00E21C9A">
        <w:rPr>
          <w:rFonts w:ascii="Times New Roman" w:hAnsi="Times New Roman" w:cs="Times New Roman"/>
        </w:rPr>
        <w:t xml:space="preserve"> but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eparate 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390760CD"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 xml:space="preserve">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food insecure cancer survivors in this sample were younger than food secure survivors, more likely to be female, non-White, have a lower educational status, more likely to live under the poverty line, and were less likely to be covered under health insurance. </w:t>
      </w:r>
      <w:r w:rsidR="00332B47">
        <w:rPr>
          <w:rFonts w:ascii="Times New Roman" w:hAnsi="Times New Roman" w:cs="Times New Roman"/>
        </w:rPr>
        <w:t xml:space="preserve">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7"/>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8"/>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8"/>
            <w:r w:rsidR="00FB536B">
              <w:rPr>
                <w:rStyle w:val="CommentReference"/>
              </w:rPr>
              <w:commentReference w:id="8"/>
            </w:r>
            <w:r w:rsidR="00E2638A">
              <w:rPr>
                <w:rStyle w:val="CommentReference"/>
              </w:rPr>
              <w:commentReference w:id="7"/>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7"/>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6ED44C3C" w14:textId="34A033C5" w:rsidR="00AA50B7" w:rsidRDefault="00B51CDF" w:rsidP="00AA50B7">
      <w:pPr>
        <w:spacing w:line="360" w:lineRule="auto"/>
        <w:ind w:firstLine="720"/>
        <w:rPr>
          <w:rFonts w:ascii="Times New Roman" w:hAnsi="Times New Roman" w:cs="Times New Roman"/>
        </w:rPr>
      </w:pPr>
      <w:r>
        <w:rPr>
          <w:rFonts w:ascii="Times New Roman" w:hAnsi="Times New Roman" w:cs="Times New Roman"/>
        </w:rPr>
        <w:t xml:space="preserve">In Table 2 </w:t>
      </w:r>
      <w:r w:rsidR="000311FE">
        <w:rPr>
          <w:rFonts w:ascii="Times New Roman" w:hAnsi="Times New Roman" w:cs="Times New Roman"/>
        </w:rPr>
        <w:t xml:space="preserve">and Figure 2 </w:t>
      </w:r>
      <w:r>
        <w:rPr>
          <w:rFonts w:ascii="Times New Roman" w:hAnsi="Times New Roman" w:cs="Times New Roman"/>
        </w:rPr>
        <w:t xml:space="preserve">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w:t>
      </w:r>
      <w:r w:rsidR="000311FE">
        <w:rPr>
          <w:rFonts w:ascii="Times New Roman" w:hAnsi="Times New Roman" w:cs="Times New Roman"/>
        </w:rPr>
        <w:t>extracted</w:t>
      </w:r>
      <w:r w:rsidR="00C01DD8">
        <w:rPr>
          <w:rFonts w:ascii="Times New Roman" w:hAnsi="Times New Roman" w:cs="Times New Roman"/>
        </w:rPr>
        <w:t xml:space="preserve"> dietary patterns and individual food groups that comprise them.</w:t>
      </w:r>
      <w:r w:rsidR="00D03E1F">
        <w:rPr>
          <w:rFonts w:ascii="Times New Roman" w:hAnsi="Times New Roman" w:cs="Times New Roman"/>
        </w:rPr>
        <w:t xml:space="preserve"> </w:t>
      </w:r>
      <w:r w:rsidR="00AA50B7">
        <w:rPr>
          <w:rFonts w:ascii="Times New Roman" w:hAnsi="Times New Roman" w:cs="Times New Roman"/>
        </w:rPr>
        <w:t xml:space="preserve">The Food Insecurity and SNAP patterns were suggestive of “unhealthy” dietary intake behavior. </w:t>
      </w:r>
      <w:r w:rsidR="00D03E1F">
        <w:rPr>
          <w:rFonts w:ascii="Times New Roman" w:hAnsi="Times New Roman" w:cs="Times New Roman"/>
        </w:rPr>
        <w:t xml:space="preserve">Within the sample of all cancer survivors, the Food Insecurity pattern was characterized by negative correlations with fruits, vegetables, nuts, and whole grains, a high correlation with added sugars, and a weak-to-moderate positive correlation with meat consumption. </w:t>
      </w:r>
      <w:r w:rsidR="00AA50B7">
        <w:rPr>
          <w:rFonts w:ascii="Times New Roman" w:hAnsi="Times New Roman" w:cs="Times New Roman"/>
        </w:rPr>
        <w:t>The SNAP pattern was negatively correlated with fruit and vegetable categories and positively correlated with added sugar consumption which was, in many ways, similar to the FI pattern and sharing a high correlation with that pattern (</w:t>
      </w:r>
      <w:r w:rsidR="00AA50B7">
        <w:rPr>
          <w:rFonts w:ascii="Times New Roman" w:hAnsi="Times New Roman" w:cs="Times New Roman"/>
          <w:i/>
          <w:iCs/>
        </w:rPr>
        <w:t xml:space="preserve">r </w:t>
      </w:r>
      <w:r w:rsidR="00AA50B7">
        <w:rPr>
          <w:rFonts w:ascii="Times New Roman" w:hAnsi="Times New Roman" w:cs="Times New Roman"/>
        </w:rPr>
        <w:t>= 0.81). The pattern of correlation coefficients for the household size pattern was also similar to those from the FI and SNAP patterns and shared a moderate correlation with Food Insecurity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Finally, the two patterns extracted with PCA in general appeared to reflect </w:t>
      </w:r>
      <w:commentRangeStart w:id="9"/>
      <w:r w:rsidR="00AA50B7">
        <w:rPr>
          <w:rFonts w:ascii="Times New Roman" w:hAnsi="Times New Roman" w:cs="Times New Roman"/>
        </w:rPr>
        <w:t xml:space="preserve">“prudent” patterns, that emphasized the vegetable categories </w:t>
      </w:r>
      <w:r w:rsidR="00AA50B7">
        <w:rPr>
          <w:rFonts w:ascii="Times New Roman" w:hAnsi="Times New Roman" w:cs="Times New Roman"/>
        </w:rPr>
        <w:lastRenderedPageBreak/>
        <w:t xml:space="preserve">while de-emphasizing added sugars </w:t>
      </w:r>
      <w:commentRangeEnd w:id="9"/>
      <w:r w:rsidR="00AA50B7">
        <w:rPr>
          <w:rStyle w:val="CommentReference"/>
        </w:rPr>
        <w:commentReference w:id="9"/>
      </w:r>
      <w:r w:rsidR="00AA50B7">
        <w:rPr>
          <w:rFonts w:ascii="Times New Roman" w:hAnsi="Times New Roman" w:cs="Times New Roman"/>
        </w:rPr>
        <w:t xml:space="preserve">and were negatively correlated with the FI, SNAP, and Household size patterns. On average, food insecure subjects had significantly higher scores on food insecurity and SNAP patterns, with a smaller effect size noted for the household size pattern, and lower scores on the Age, Prudent #1, and Prudent #2 patterns compared to food secure subjects (Table 3).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5A0E59">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5A0E59">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1F59A6B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047807BA" w14:textId="562C963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BCD2D1C" w14:textId="078AAC9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59484A09" w14:textId="30A6C20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454D2452" w14:textId="086D904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0B36F39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32D1AB5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19BAE412" w14:textId="6E45E86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4D5CA8B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6E0B1D8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0AF1E9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17C211F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21AE327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0852174" w14:textId="7D95AA6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14EB08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4281B384" w14:textId="3B79931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1B82D0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8D3F7F2" w14:textId="1556C0C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19C77BF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088A4FFB" w14:textId="420DF1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5B60382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66B3C63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3AA687A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96D070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F9E5447" w14:textId="2BF6317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224F684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6C2760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1ED448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41A360B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2639F714" w14:textId="27772EE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1D38130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513F4908" w14:textId="7364B4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03E185B0" w14:textId="50F4A8E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33C164B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0B3E33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5501800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4F20DC0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1D4137A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6A0057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D925F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5BAC7F59" w14:textId="3598CCDB"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6011D72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EE04A6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41F7B84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5764BFD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6C55436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1E0734F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2A347F4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15878E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3B02B42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0C82A72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1C650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0B52B46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3C2F5EC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53ABD29F" w:rsidR="0024408E" w:rsidRDefault="00D90248"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3600" behindDoc="0" locked="0" layoutInCell="1" allowOverlap="1" wp14:anchorId="60D647E7" wp14:editId="7E7E87AF">
            <wp:simplePos x="0" y="0"/>
            <wp:positionH relativeFrom="column">
              <wp:posOffset>505568</wp:posOffset>
            </wp:positionH>
            <wp:positionV relativeFrom="paragraph">
              <wp:posOffset>486</wp:posOffset>
            </wp:positionV>
            <wp:extent cx="5243059" cy="4474602"/>
            <wp:effectExtent l="0" t="0" r="2540" b="0"/>
            <wp:wrapSquare wrapText="bothSides"/>
            <wp:docPr id="767469223" name="Picture 2" descr="A picture containing diagram, screenshot, tex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469223" name="Picture 2" descr="A picture containing diagram, screenshot, text, circle&#10;&#10;Description automatically generated"/>
                    <pic:cNvPicPr/>
                  </pic:nvPicPr>
                  <pic:blipFill rotWithShape="1">
                    <a:blip r:embed="rId11" cstate="print">
                      <a:extLst>
                        <a:ext uri="{28A0092B-C50C-407E-A947-70E740481C1C}">
                          <a14:useLocalDpi xmlns:a14="http://schemas.microsoft.com/office/drawing/2010/main" val="0"/>
                        </a:ext>
                      </a:extLst>
                    </a:blip>
                    <a:srcRect l="11784" t="4072" b="2257"/>
                    <a:stretch/>
                  </pic:blipFill>
                  <pic:spPr bwMode="auto">
                    <a:xfrm>
                      <a:off x="0" y="0"/>
                      <a:ext cx="5243059" cy="447460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604957" w14:textId="73EFDC1A" w:rsidR="00387D8D" w:rsidRDefault="00387D8D" w:rsidP="00E43C36">
      <w:pPr>
        <w:spacing w:line="360" w:lineRule="auto"/>
        <w:rPr>
          <w:rFonts w:ascii="Times New Roman" w:hAnsi="Times New Roman" w:cs="Times New Roman"/>
        </w:rPr>
      </w:pPr>
    </w:p>
    <w:p w14:paraId="1B660C42" w14:textId="55280C3E" w:rsidR="00387D8D" w:rsidRDefault="00387D8D" w:rsidP="00E43C36">
      <w:pPr>
        <w:spacing w:line="360" w:lineRule="auto"/>
        <w:rPr>
          <w:rFonts w:ascii="Times New Roman" w:hAnsi="Times New Roman" w:cs="Times New Roman"/>
        </w:rPr>
      </w:pPr>
    </w:p>
    <w:p w14:paraId="1F5025EC" w14:textId="77777777" w:rsidR="00387D8D" w:rsidRDefault="00387D8D" w:rsidP="00E43C36">
      <w:pPr>
        <w:spacing w:line="360" w:lineRule="auto"/>
        <w:rPr>
          <w:rFonts w:ascii="Times New Roman" w:hAnsi="Times New Roman" w:cs="Times New Roman"/>
        </w:rPr>
      </w:pPr>
    </w:p>
    <w:p w14:paraId="7A9CBFCB" w14:textId="77777777" w:rsidR="00387D8D" w:rsidRDefault="00387D8D" w:rsidP="00E43C36">
      <w:pPr>
        <w:spacing w:line="360" w:lineRule="auto"/>
        <w:rPr>
          <w:rFonts w:ascii="Times New Roman" w:hAnsi="Times New Roman" w:cs="Times New Roman"/>
        </w:rPr>
      </w:pPr>
    </w:p>
    <w:p w14:paraId="6B6F6C21" w14:textId="77777777" w:rsidR="00387D8D" w:rsidRDefault="00387D8D" w:rsidP="00E43C36">
      <w:pPr>
        <w:spacing w:line="360" w:lineRule="auto"/>
        <w:rPr>
          <w:rFonts w:ascii="Times New Roman" w:hAnsi="Times New Roman" w:cs="Times New Roman"/>
        </w:rPr>
      </w:pPr>
    </w:p>
    <w:p w14:paraId="46E0379F" w14:textId="77777777" w:rsidR="00387D8D" w:rsidRDefault="00387D8D" w:rsidP="00E43C36">
      <w:pPr>
        <w:spacing w:line="360" w:lineRule="auto"/>
        <w:rPr>
          <w:rFonts w:ascii="Times New Roman" w:hAnsi="Times New Roman" w:cs="Times New Roman"/>
        </w:rPr>
      </w:pPr>
    </w:p>
    <w:p w14:paraId="2004968B" w14:textId="77777777" w:rsidR="00387D8D" w:rsidRDefault="00387D8D" w:rsidP="00E43C36">
      <w:pPr>
        <w:spacing w:line="360" w:lineRule="auto"/>
        <w:rPr>
          <w:rFonts w:ascii="Times New Roman" w:hAnsi="Times New Roman" w:cs="Times New Roman"/>
        </w:rPr>
      </w:pPr>
    </w:p>
    <w:p w14:paraId="630F389E" w14:textId="77777777" w:rsidR="00387D8D" w:rsidRDefault="00387D8D" w:rsidP="00E43C36">
      <w:pPr>
        <w:spacing w:line="360" w:lineRule="auto"/>
        <w:rPr>
          <w:rFonts w:ascii="Times New Roman" w:hAnsi="Times New Roman" w:cs="Times New Roman"/>
        </w:rPr>
      </w:pPr>
    </w:p>
    <w:p w14:paraId="2E81FAE7" w14:textId="77777777" w:rsidR="00387D8D" w:rsidRDefault="00387D8D" w:rsidP="00E43C36">
      <w:pPr>
        <w:spacing w:line="360" w:lineRule="auto"/>
        <w:rPr>
          <w:rFonts w:ascii="Times New Roman" w:hAnsi="Times New Roman" w:cs="Times New Roman"/>
        </w:rPr>
      </w:pPr>
    </w:p>
    <w:p w14:paraId="05023C8D" w14:textId="77777777" w:rsidR="00387D8D" w:rsidRDefault="00387D8D" w:rsidP="00E43C36">
      <w:pPr>
        <w:spacing w:line="360" w:lineRule="auto"/>
        <w:rPr>
          <w:rFonts w:ascii="Times New Roman" w:hAnsi="Times New Roman" w:cs="Times New Roman"/>
        </w:rPr>
      </w:pPr>
    </w:p>
    <w:p w14:paraId="558C3DF9" w14:textId="77777777" w:rsidR="00387D8D" w:rsidRDefault="00387D8D" w:rsidP="00E43C36">
      <w:pPr>
        <w:spacing w:line="360" w:lineRule="auto"/>
        <w:rPr>
          <w:rFonts w:ascii="Times New Roman" w:hAnsi="Times New Roman" w:cs="Times New Roman"/>
        </w:rPr>
      </w:pPr>
    </w:p>
    <w:p w14:paraId="280281A4" w14:textId="77777777" w:rsidR="00387D8D" w:rsidRDefault="00387D8D"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p w14:paraId="329C164C" w14:textId="77777777" w:rsidR="00387D8D" w:rsidRDefault="00387D8D" w:rsidP="00B51CDF">
      <w:pPr>
        <w:spacing w:line="360" w:lineRule="auto"/>
        <w:rPr>
          <w:rFonts w:ascii="Times New Roman" w:hAnsi="Times New Roman" w:cs="Times New Roman"/>
        </w:rPr>
      </w:pPr>
    </w:p>
    <w:p w14:paraId="2A93DC6C" w14:textId="77777777" w:rsidR="00387D8D" w:rsidRDefault="00387D8D" w:rsidP="00B51CDF">
      <w:pPr>
        <w:spacing w:line="360" w:lineRule="auto"/>
        <w:rPr>
          <w:rFonts w:ascii="Times New Roman" w:hAnsi="Times New Roman" w:cs="Times New Roman"/>
        </w:rPr>
      </w:pPr>
    </w:p>
    <w:p w14:paraId="2E5BA278" w14:textId="77777777" w:rsidR="00387D8D" w:rsidRDefault="00387D8D" w:rsidP="00B51CDF">
      <w:pPr>
        <w:spacing w:line="360" w:lineRule="auto"/>
        <w:rPr>
          <w:rFonts w:ascii="Times New Roman" w:hAnsi="Times New Roman" w:cs="Times New Roman"/>
        </w:rPr>
      </w:pPr>
    </w:p>
    <w:p w14:paraId="7072E9E9" w14:textId="01BBF9DA" w:rsidR="00387D8D" w:rsidRDefault="00335B53"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63739788">
                <wp:simplePos x="0" y="0"/>
                <wp:positionH relativeFrom="column">
                  <wp:posOffset>369381</wp:posOffset>
                </wp:positionH>
                <wp:positionV relativeFrom="paragraph">
                  <wp:posOffset>62865</wp:posOffset>
                </wp:positionV>
                <wp:extent cx="5242560" cy="635"/>
                <wp:effectExtent l="0" t="0" r="2540" b="12065"/>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242560" cy="635"/>
                        </a:xfrm>
                        <a:prstGeom prst="rect">
                          <a:avLst/>
                        </a:prstGeom>
                        <a:solidFill>
                          <a:prstClr val="white"/>
                        </a:solidFill>
                        <a:ln>
                          <a:noFill/>
                        </a:ln>
                      </wps:spPr>
                      <wps:txbx>
                        <w:txbxContent>
                          <w:p w14:paraId="3DE5B48D" w14:textId="3AF3178B"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84C1B" id="_x0000_s1027" type="#_x0000_t202" style="position:absolute;margin-left:29.1pt;margin-top:4.95pt;width:412.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" stroked="f">
                <v:textbox style="mso-fit-shape-to-text:t" inset="0,0,0,0">
                  <w:txbxContent>
                    <w:p w14:paraId="3DE5B48D" w14:textId="3AF3178B"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p>
                  </w:txbxContent>
                </v:textbox>
                <w10:wrap type="square"/>
              </v:shape>
            </w:pict>
          </mc:Fallback>
        </mc:AlternateContent>
      </w:r>
    </w:p>
    <w:p w14:paraId="0F83CA19" w14:textId="77777777" w:rsidR="00387D8D" w:rsidRDefault="00387D8D" w:rsidP="00B51CDF">
      <w:pPr>
        <w:spacing w:line="360" w:lineRule="auto"/>
        <w:rPr>
          <w:rFonts w:ascii="Times New Roman" w:hAnsi="Times New Roman" w:cs="Times New Roman"/>
        </w:rPr>
      </w:pPr>
    </w:p>
    <w:p w14:paraId="3C3E48A5" w14:textId="77777777" w:rsidR="00387D8D" w:rsidRDefault="00387D8D"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20" w:type="dxa"/>
            <w:noWrap/>
            <w:vAlign w:val="center"/>
            <w:hideMark/>
          </w:tcPr>
          <w:p w14:paraId="179E5AB8"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2972ED4C"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 secur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27F1B0A4" w14:textId="225D0F83" w:rsidR="00AA50B7" w:rsidRDefault="00AF604F" w:rsidP="00D90248">
      <w:pPr>
        <w:spacing w:line="360" w:lineRule="auto"/>
        <w:ind w:firstLine="720"/>
        <w:rPr>
          <w:rFonts w:ascii="Times New Roman" w:hAnsi="Times New Roman" w:cs="Times New Roman"/>
        </w:rPr>
      </w:pPr>
      <w:r>
        <w:rPr>
          <w:rFonts w:ascii="Times New Roman" w:hAnsi="Times New Roman" w:cs="Times New Roman"/>
        </w:rPr>
        <w:lastRenderedPageBreak/>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335B53">
        <w:rPr>
          <w:rFonts w:ascii="Times New Roman" w:hAnsi="Times New Roman" w:cs="Times New Roman"/>
        </w:rPr>
        <w:t>3</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3F1764BF"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w:t>
      </w:r>
      <w:commentRangeStart w:id="10"/>
      <w:r w:rsidR="004348ED">
        <w:rPr>
          <w:rFonts w:ascii="Times New Roman" w:hAnsi="Times New Roman" w:cs="Times New Roman"/>
        </w:rPr>
        <w:t xml:space="preserve">46% </w:t>
      </w:r>
      <w:commentRangeEnd w:id="10"/>
      <w:r w:rsidR="004348ED">
        <w:rPr>
          <w:rStyle w:val="CommentReference"/>
        </w:rPr>
        <w:commentReference w:id="10"/>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food insecur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w:t>
      </w:r>
      <w:commentRangeStart w:id="11"/>
      <w:commentRangeStart w:id="12"/>
      <w:r w:rsidR="00FE4324">
        <w:rPr>
          <w:rFonts w:ascii="Times New Roman" w:hAnsi="Times New Roman" w:cs="Times New Roman"/>
        </w:rPr>
        <w:t xml:space="preserve">for </w:t>
      </w:r>
      <w:r w:rsidR="00E2638A">
        <w:rPr>
          <w:rFonts w:ascii="Times New Roman" w:hAnsi="Times New Roman" w:cs="Times New Roman"/>
        </w:rPr>
        <w:t xml:space="preserve">linear </w:t>
      </w:r>
      <w:r w:rsidR="00FE4324">
        <w:rPr>
          <w:rFonts w:ascii="Times New Roman" w:hAnsi="Times New Roman" w:cs="Times New Roman"/>
        </w:rPr>
        <w:t>trend</w:t>
      </w:r>
      <w:commentRangeEnd w:id="11"/>
      <w:r w:rsidR="00E2638A">
        <w:rPr>
          <w:rStyle w:val="CommentReference"/>
        </w:rPr>
        <w:commentReference w:id="11"/>
      </w:r>
      <w:commentRangeEnd w:id="12"/>
      <w:r w:rsidR="00586A40">
        <w:rPr>
          <w:rStyle w:val="CommentReference"/>
        </w:rPr>
        <w:commentReference w:id="12"/>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3FD81F02" w14:textId="612A58DB" w:rsidR="00D9498C" w:rsidRDefault="00D9498C" w:rsidP="00387D8D">
      <w:pPr>
        <w:spacing w:line="360" w:lineRule="auto"/>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AE2F4E" w:rsidR="00E43C36"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A9736C6">
                <wp:simplePos x="0" y="0"/>
                <wp:positionH relativeFrom="column">
                  <wp:posOffset>-1884679</wp:posOffset>
                </wp:positionH>
                <wp:positionV relativeFrom="paragraph">
                  <wp:posOffset>323026</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8" type="#_x0000_t202" style="position:absolute;left:0;text-align:left;margin-left:-148.4pt;margin-top:25.4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2BB3A53" w:rsidR="00D9498C"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0BF2076">
                <wp:simplePos x="0" y="0"/>
                <wp:positionH relativeFrom="column">
                  <wp:posOffset>-1822484</wp:posOffset>
                </wp:positionH>
                <wp:positionV relativeFrom="paragraph">
                  <wp:posOffset>251212</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9" type="#_x0000_t202" style="position:absolute;left:0;text-align:left;margin-left:-143.5pt;margin-top:19.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2016848C"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0"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Bm3bbDGwIAAD8EAAAOAAAAAAAAAAAAAAAAAC4CAABkcnMvZTJvRG9jLnht&#13;&#10;bFBLAQItABQABgAIAAAAIQA3Ib515QAAAA8BAAAPAAAAAAAAAAAAAAAAAHUEAABkcnMvZG93bnJl&#13;&#10;di54bWxQSwUGAAAAAAQABADzAAAAhwUAAAAA&#13;&#10;" stroked="f">
                <v:textbox style="mso-fit-shape-to-text:t" inset="0,0,0,0">
                  <w:txbxContent>
                    <w:p w14:paraId="7FB55D90" w14:textId="2016848C"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13"/>
      <w:commentRangeEnd w:id="13"/>
      <w:r w:rsidR="00E2638A">
        <w:rPr>
          <w:rStyle w:val="CommentReference"/>
        </w:rPr>
        <w:commentReference w:id="13"/>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0BC58218"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14"/>
      <w:commentRangeStart w:id="15"/>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xml:space="preserve">. There was also evidence that the prudent-style patterns </w:t>
      </w:r>
      <w:commentRangeEnd w:id="14"/>
      <w:r w:rsidR="00C32235">
        <w:rPr>
          <w:rStyle w:val="CommentReference"/>
        </w:rPr>
        <w:commentReference w:id="14"/>
      </w:r>
      <w:commentRangeEnd w:id="15"/>
      <w:r w:rsidR="00563FE1">
        <w:rPr>
          <w:rStyle w:val="CommentReference"/>
        </w:rPr>
        <w:commentReference w:id="15"/>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6"/>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6"/>
      <w:r w:rsidR="00C32235">
        <w:rPr>
          <w:rStyle w:val="CommentReference"/>
        </w:rPr>
        <w:commentReference w:id="16"/>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 xml:space="preserve">Health, Eating, Activity, and Lifestyle </w:t>
      </w:r>
      <w:r w:rsidRPr="00853E67">
        <w:rPr>
          <w:rFonts w:ascii="Times New Roman" w:hAnsi="Times New Roman" w:cs="Times New Roman"/>
        </w:rPr>
        <w:lastRenderedPageBreak/>
        <w:t>(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7"/>
      <w:commentRangeStart w:id="18"/>
      <w:r w:rsidR="006B401F">
        <w:rPr>
          <w:rFonts w:ascii="Times New Roman" w:hAnsi="Times New Roman" w:cs="Times New Roman"/>
        </w:rPr>
        <w:t xml:space="preserve">the other biomarkers </w:t>
      </w:r>
      <w:commentRangeEnd w:id="17"/>
      <w:r w:rsidR="00C32235">
        <w:rPr>
          <w:rStyle w:val="CommentReference"/>
        </w:rPr>
        <w:commentReference w:id="17"/>
      </w:r>
      <w:commentRangeEnd w:id="18"/>
      <w:r w:rsidR="005E0A90">
        <w:rPr>
          <w:rStyle w:val="CommentReference"/>
        </w:rPr>
        <w:commentReference w:id="18"/>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7C18E01C"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9"/>
      <w:commentRangeStart w:id="20"/>
      <w:r w:rsidR="004A7671">
        <w:rPr>
          <w:rFonts w:ascii="Times New Roman" w:hAnsi="Times New Roman" w:cs="Times New Roman"/>
        </w:rPr>
        <w:t>area</w:t>
      </w:r>
      <w:commentRangeEnd w:id="19"/>
      <w:r w:rsidR="00C32235">
        <w:rPr>
          <w:rStyle w:val="CommentReference"/>
        </w:rPr>
        <w:commentReference w:id="19"/>
      </w:r>
      <w:commentRangeEnd w:id="20"/>
      <w:r w:rsidR="00563FE1">
        <w:rPr>
          <w:rStyle w:val="CommentReference"/>
        </w:rPr>
        <w:commentReference w:id="20"/>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food insecur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1B420CF"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Anna Arthur" w:date="2023-04-12T13:28:00Z" w:initials="AA">
    <w:p w14:paraId="354667D4" w14:textId="1AD261F0" w:rsidR="00004653" w:rsidRDefault="00004653">
      <w:pPr>
        <w:pStyle w:val="CommentText"/>
      </w:pPr>
      <w:r>
        <w:rPr>
          <w:rStyle w:val="CommentReference"/>
        </w:rPr>
        <w:annotationRef/>
      </w:r>
      <w:r>
        <w:t>Did I miss the discussion? If you are referring to the previous citation I think you should include the list in here so readers don’t have to go back to the first paper</w:t>
      </w:r>
    </w:p>
  </w:comment>
  <w:comment w:id="3"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5" w:author="Anna Arthur" w:date="2023-04-12T13:36:00Z" w:initials="AA">
    <w:p w14:paraId="382E4E4E" w14:textId="2F36DFD1" w:rsidR="00567D55" w:rsidRDefault="00567D55">
      <w:pPr>
        <w:pStyle w:val="CommentText"/>
      </w:pPr>
      <w:r>
        <w:rPr>
          <w:rStyle w:val="CommentReference"/>
        </w:rPr>
        <w:annotationRef/>
      </w:r>
      <w:r>
        <w:t>Adjust as necessary so that this statement is accurate. If you want to submit to CEBP then the reviewers will ask for justification of covariates if you don’t provide it upfront</w:t>
      </w:r>
    </w:p>
  </w:comment>
  <w:comment w:id="6"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8"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7"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9" w:author="Brenda Davis Koester" w:date="2023-05-03T20:52:00Z" w:initials="KBD">
    <w:p w14:paraId="282E1EE8" w14:textId="77777777" w:rsidR="00AA50B7" w:rsidRDefault="00AA50B7" w:rsidP="00AA50B7">
      <w:pPr>
        <w:pStyle w:val="CommentText"/>
      </w:pPr>
      <w:r>
        <w:rPr>
          <w:rStyle w:val="CommentReference"/>
        </w:rPr>
        <w:annotationRef/>
      </w:r>
      <w:r>
        <w:t>This is what I was referring to above – any way to introduce this earlier?</w:t>
      </w:r>
    </w:p>
  </w:comment>
  <w:comment w:id="10"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 w:id="11" w:author="Anna Arthur" w:date="2023-04-12T13:47:00Z" w:initials="AA">
    <w:p w14:paraId="0741370D" w14:textId="7B78069D" w:rsidR="00E2638A" w:rsidRDefault="00E2638A">
      <w:pPr>
        <w:pStyle w:val="CommentText"/>
      </w:pPr>
      <w:r>
        <w:rPr>
          <w:rStyle w:val="CommentReference"/>
        </w:rPr>
        <w:annotationRef/>
      </w:r>
      <w:r>
        <w:t>Can’t recall from above, did you include methods for trend test in methods?</w:t>
      </w:r>
    </w:p>
  </w:comment>
  <w:comment w:id="12" w:author="Maino Vieytes, Christian Augusto" w:date="2023-04-27T15:48:00Z" w:initials="MVCA">
    <w:p w14:paraId="07231DD7" w14:textId="77777777" w:rsidR="00586A40" w:rsidRDefault="00586A40" w:rsidP="00B45E9B">
      <w:r>
        <w:rPr>
          <w:rStyle w:val="CommentReference"/>
        </w:rPr>
        <w:annotationRef/>
      </w:r>
      <w:r>
        <w:rPr>
          <w:sz w:val="20"/>
          <w:szCs w:val="20"/>
        </w:rPr>
        <w:t>Yes, I formalized it in equation 4</w:t>
      </w:r>
    </w:p>
  </w:comment>
  <w:comment w:id="13"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14"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15"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6"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7"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8"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9"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20"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354667D4" w15:done="0"/>
  <w15:commentEx w15:paraId="49C6FAA4" w15:done="0"/>
  <w15:commentEx w15:paraId="382E4E4E" w15:done="0"/>
  <w15:commentEx w15:paraId="0C69A879" w15:done="0"/>
  <w15:commentEx w15:paraId="344DA250" w15:done="0"/>
  <w15:commentEx w15:paraId="5FA1ECC5" w15:paraIdParent="344DA250" w15:done="0"/>
  <w15:commentEx w15:paraId="282E1EE8" w15:done="0"/>
  <w15:commentEx w15:paraId="7D65ABD0" w15:done="0"/>
  <w15:commentEx w15:paraId="0741370D" w15:done="0"/>
  <w15:commentEx w15:paraId="07231DD7" w15:paraIdParent="0741370D"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E13079" w16cex:dateUtc="2023-04-12T18:28:00Z"/>
  <w16cex:commentExtensible w16cex:durableId="27C529E4" w16cex:dateUtc="2023-03-22T12:16:00Z"/>
  <w16cex:commentExtensible w16cex:durableId="27E13265" w16cex:dateUtc="2023-04-12T18:3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ADA753" w16cex:dateUtc="2023-03-04T17:17:00Z"/>
  <w16cex:commentExtensible w16cex:durableId="27E13508" w16cex:dateUtc="2023-04-12T18:47:00Z"/>
  <w16cex:commentExtensible w16cex:durableId="27F517DD" w16cex:dateUtc="2023-04-27T20:48: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354667D4" w16cid:durableId="27E13079"/>
  <w16cid:commentId w16cid:paraId="49C6FAA4" w16cid:durableId="27C529E4"/>
  <w16cid:commentId w16cid:paraId="382E4E4E" w16cid:durableId="27E13265"/>
  <w16cid:commentId w16cid:paraId="0C69A879" w16cid:durableId="27AC3A03"/>
  <w16cid:commentId w16cid:paraId="344DA250" w16cid:durableId="27AEDB18"/>
  <w16cid:commentId w16cid:paraId="5FA1ECC5" w16cid:durableId="27E13383"/>
  <w16cid:commentId w16cid:paraId="282E1EE8" w16cid:durableId="27FF43F4"/>
  <w16cid:commentId w16cid:paraId="7D65ABD0" w16cid:durableId="27ADA753"/>
  <w16cid:commentId w16cid:paraId="0741370D" w16cid:durableId="27E13508"/>
  <w16cid:commentId w16cid:paraId="07231DD7" w16cid:durableId="27F517DD"/>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rson w15:author="Brenda Davis Koester">
    <w15:presenceInfo w15:providerId="AD" w15:userId="S-1-5-21-2509641344-1052565914-3260824488-536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76EA1"/>
    <w:rsid w:val="00084064"/>
    <w:rsid w:val="00091EC0"/>
    <w:rsid w:val="000A41FF"/>
    <w:rsid w:val="000B1B5D"/>
    <w:rsid w:val="000C32C1"/>
    <w:rsid w:val="000E4846"/>
    <w:rsid w:val="000F3BBC"/>
    <w:rsid w:val="000F7778"/>
    <w:rsid w:val="001067FC"/>
    <w:rsid w:val="001127FB"/>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16026"/>
    <w:rsid w:val="00221EC2"/>
    <w:rsid w:val="00222BAF"/>
    <w:rsid w:val="002262B7"/>
    <w:rsid w:val="0023438F"/>
    <w:rsid w:val="0024408E"/>
    <w:rsid w:val="00247025"/>
    <w:rsid w:val="002548C8"/>
    <w:rsid w:val="0026524B"/>
    <w:rsid w:val="0027484B"/>
    <w:rsid w:val="0028265E"/>
    <w:rsid w:val="00284F95"/>
    <w:rsid w:val="00291D99"/>
    <w:rsid w:val="00293FB1"/>
    <w:rsid w:val="002A1991"/>
    <w:rsid w:val="002A3CAF"/>
    <w:rsid w:val="002D415D"/>
    <w:rsid w:val="002E0FA2"/>
    <w:rsid w:val="002E7DAC"/>
    <w:rsid w:val="002F2BA6"/>
    <w:rsid w:val="002F3D6E"/>
    <w:rsid w:val="0031204C"/>
    <w:rsid w:val="00332B47"/>
    <w:rsid w:val="00332B65"/>
    <w:rsid w:val="00334684"/>
    <w:rsid w:val="00335B53"/>
    <w:rsid w:val="00341FFB"/>
    <w:rsid w:val="00387D8D"/>
    <w:rsid w:val="00391B83"/>
    <w:rsid w:val="00397057"/>
    <w:rsid w:val="003A2185"/>
    <w:rsid w:val="003C426D"/>
    <w:rsid w:val="003C5EE5"/>
    <w:rsid w:val="003C5F3C"/>
    <w:rsid w:val="003C6043"/>
    <w:rsid w:val="003D6DB0"/>
    <w:rsid w:val="003E12C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714E"/>
    <w:rsid w:val="00586A40"/>
    <w:rsid w:val="0059611C"/>
    <w:rsid w:val="005A0E59"/>
    <w:rsid w:val="005C1580"/>
    <w:rsid w:val="005C42F5"/>
    <w:rsid w:val="005C5D3B"/>
    <w:rsid w:val="005E0A90"/>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D40D7"/>
    <w:rsid w:val="006E1B8D"/>
    <w:rsid w:val="006F69C5"/>
    <w:rsid w:val="00706FBC"/>
    <w:rsid w:val="0071461F"/>
    <w:rsid w:val="007440DF"/>
    <w:rsid w:val="007442EB"/>
    <w:rsid w:val="00745280"/>
    <w:rsid w:val="00745EA3"/>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322C"/>
    <w:rsid w:val="00866AD8"/>
    <w:rsid w:val="00870AB6"/>
    <w:rsid w:val="00872372"/>
    <w:rsid w:val="00881DC5"/>
    <w:rsid w:val="00884078"/>
    <w:rsid w:val="0088431B"/>
    <w:rsid w:val="008A155C"/>
    <w:rsid w:val="008A5234"/>
    <w:rsid w:val="008B154D"/>
    <w:rsid w:val="008B2967"/>
    <w:rsid w:val="008C4819"/>
    <w:rsid w:val="00901FF4"/>
    <w:rsid w:val="00935DEF"/>
    <w:rsid w:val="00936BFB"/>
    <w:rsid w:val="009377F4"/>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32235"/>
    <w:rsid w:val="00C47A75"/>
    <w:rsid w:val="00C56BFA"/>
    <w:rsid w:val="00C64346"/>
    <w:rsid w:val="00C6784D"/>
    <w:rsid w:val="00C7631E"/>
    <w:rsid w:val="00C770E5"/>
    <w:rsid w:val="00C8218A"/>
    <w:rsid w:val="00CA4EE1"/>
    <w:rsid w:val="00CC62DA"/>
    <w:rsid w:val="00CD1B64"/>
    <w:rsid w:val="00CF01DB"/>
    <w:rsid w:val="00D00CD3"/>
    <w:rsid w:val="00D03E1F"/>
    <w:rsid w:val="00D25ED6"/>
    <w:rsid w:val="00D4402D"/>
    <w:rsid w:val="00D742AA"/>
    <w:rsid w:val="00D753EF"/>
    <w:rsid w:val="00D90248"/>
    <w:rsid w:val="00D9372E"/>
    <w:rsid w:val="00D9498C"/>
    <w:rsid w:val="00D96943"/>
    <w:rsid w:val="00D9696B"/>
    <w:rsid w:val="00DB444E"/>
    <w:rsid w:val="00DD3645"/>
    <w:rsid w:val="00E04103"/>
    <w:rsid w:val="00E06C48"/>
    <w:rsid w:val="00E12DE6"/>
    <w:rsid w:val="00E171A4"/>
    <w:rsid w:val="00E21C9A"/>
    <w:rsid w:val="00E24881"/>
    <w:rsid w:val="00E2638A"/>
    <w:rsid w:val="00E308A2"/>
    <w:rsid w:val="00E40212"/>
    <w:rsid w:val="00E43C36"/>
    <w:rsid w:val="00E4546C"/>
    <w:rsid w:val="00E466A6"/>
    <w:rsid w:val="00E500E4"/>
    <w:rsid w:val="00E50522"/>
    <w:rsid w:val="00E56D78"/>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19</Pages>
  <Words>25532</Words>
  <Characters>145538</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37</cp:revision>
  <dcterms:created xsi:type="dcterms:W3CDTF">2023-04-27T20:52:00Z</dcterms:created>
  <dcterms:modified xsi:type="dcterms:W3CDTF">2023-05-06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